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E506C" w14:textId="77777777" w:rsidR="006519AA" w:rsidRDefault="006519AA" w:rsidP="006519AA">
      <w:pPr>
        <w:rPr>
          <w:sz w:val="20"/>
          <w:lang w:val="en-GB"/>
        </w:rPr>
      </w:pPr>
      <w:r>
        <w:rPr>
          <w:sz w:val="20"/>
          <w:lang w:val="en-GB"/>
        </w:rPr>
        <w:t>Chapter 1 – Introduction</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6B410457" w14:textId="77777777" w:rsidR="000A711D" w:rsidRDefault="000A711D"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lastRenderedPageBreak/>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77777777" w:rsidR="00080BD2" w:rsidRPr="008E1520" w:rsidRDefault="00080BD2" w:rsidP="00080BD2">
      <w:pPr>
        <w:pStyle w:val="PargrafodaLista"/>
        <w:numPr>
          <w:ilvl w:val="0"/>
          <w:numId w:val="11"/>
        </w:numPr>
        <w:rPr>
          <w:sz w:val="20"/>
        </w:rPr>
      </w:pPr>
      <w:r w:rsidRPr="008E1520">
        <w:rPr>
          <w:sz w:val="20"/>
        </w:rPr>
        <w:t xml:space="preserve">A sua ligação com os </w:t>
      </w:r>
      <w:proofErr w:type="spellStart"/>
      <w:r w:rsidRPr="008E1520">
        <w:rPr>
          <w:sz w:val="20"/>
        </w:rPr>
        <w:t>projectos</w:t>
      </w:r>
      <w:proofErr w:type="spellEnd"/>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31219A79" w14:textId="77777777" w:rsidR="00D4267B" w:rsidRPr="00091CA6" w:rsidRDefault="00D4267B" w:rsidP="00D4267B">
      <w:pPr>
        <w:pStyle w:val="PargrafodaLista"/>
        <w:numPr>
          <w:ilvl w:val="0"/>
          <w:numId w:val="11"/>
        </w:numPr>
        <w:rPr>
          <w:sz w:val="20"/>
          <w:lang w:val="en-GB"/>
        </w:rPr>
      </w:pPr>
      <w:r w:rsidRPr="00091CA6">
        <w:rPr>
          <w:sz w:val="20"/>
          <w:lang w:val="en-GB"/>
        </w:rPr>
        <w:t xml:space="preserve">Concepts </w:t>
      </w:r>
    </w:p>
    <w:p w14:paraId="712FDFDB" w14:textId="77777777" w:rsidR="00D4267B" w:rsidRPr="00091CA6" w:rsidRDefault="00D4267B" w:rsidP="00D4267B">
      <w:pPr>
        <w:pStyle w:val="PargrafodaLista"/>
        <w:numPr>
          <w:ilvl w:val="0"/>
          <w:numId w:val="11"/>
        </w:numPr>
        <w:rPr>
          <w:sz w:val="20"/>
          <w:lang w:val="en-GB"/>
        </w:rPr>
      </w:pPr>
      <w:r w:rsidRPr="00091CA6">
        <w:rPr>
          <w:sz w:val="20"/>
          <w:lang w:val="en-GB"/>
        </w:rPr>
        <w:t>Ontology learning</w:t>
      </w:r>
    </w:p>
    <w:p w14:paraId="54ABD4D6" w14:textId="77777777" w:rsidR="00D4267B" w:rsidRPr="00091CA6" w:rsidRDefault="00D4267B"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w:t>
      </w:r>
      <w:r w:rsidR="00684F66" w:rsidRPr="00091CA6">
        <w:rPr>
          <w:sz w:val="20"/>
          <w:lang w:val="en-GB"/>
        </w:rPr>
        <w:t xml:space="preserve">European project for the creation of an </w:t>
      </w:r>
      <w:r w:rsidRPr="00091CA6">
        <w:rPr>
          <w:sz w:val="20"/>
          <w:lang w:val="en-GB"/>
        </w:rPr>
        <w:t>ontology</w:t>
      </w:r>
      <w:r w:rsidR="00684F66" w:rsidRPr="00091CA6">
        <w:rPr>
          <w:sz w:val="20"/>
          <w:lang w:val="en-GB"/>
        </w:rPr>
        <w:t xml:space="preserve"> in B&amp;C domain</w:t>
      </w:r>
      <w:r w:rsidRPr="00091CA6">
        <w:rPr>
          <w:sz w:val="20"/>
          <w:lang w:val="en-GB"/>
        </w:rPr>
        <w:t>).</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7777777" w:rsidR="00D4267B" w:rsidRPr="00091CA6" w:rsidRDefault="00D4267B" w:rsidP="00D4267B">
      <w:pPr>
        <w:pStyle w:val="PargrafodaLista"/>
        <w:numPr>
          <w:ilvl w:val="0"/>
          <w:numId w:val="11"/>
        </w:numPr>
        <w:rPr>
          <w:sz w:val="20"/>
          <w:lang w:val="en-GB"/>
        </w:rPr>
      </w:pPr>
      <w:r w:rsidRPr="00091CA6">
        <w:rPr>
          <w:sz w:val="20"/>
          <w:lang w:val="en-GB"/>
        </w:rPr>
        <w:t>Data mining. (What is DM?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lastRenderedPageBreak/>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77777777" w:rsidR="00684F66" w:rsidRPr="00091CA6" w:rsidRDefault="00684F66" w:rsidP="00D4267B">
      <w:pPr>
        <w:rPr>
          <w:sz w:val="20"/>
          <w:lang w:val="en-GB"/>
        </w:rPr>
      </w:pPr>
      <w:r w:rsidRPr="00091CA6">
        <w:rPr>
          <w:sz w:val="20"/>
          <w:lang w:val="en-GB"/>
        </w:rPr>
        <w:tab/>
        <w:t xml:space="preserve">Brief explanation of the functionality of the front work.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59032E8D" w14:textId="77777777" w:rsidR="00D4267B" w:rsidRPr="00091CA6" w:rsidRDefault="00D4267B">
      <w:pPr>
        <w:rPr>
          <w:highlight w:val="lightGray"/>
          <w:lang w:val="en-GB"/>
        </w:rPr>
      </w:pPr>
      <w:r w:rsidRPr="00091CA6">
        <w:rPr>
          <w:highlight w:val="lightGray"/>
          <w:lang w:val="en-GB"/>
        </w:rPr>
        <w:br w:type="page"/>
      </w:r>
    </w:p>
    <w:p w14:paraId="6A1DAA9E" w14:textId="77777777" w:rsidR="001B54C5" w:rsidRDefault="001B54C5" w:rsidP="001B54C5">
      <w:pPr>
        <w:rPr>
          <w:sz w:val="20"/>
          <w:lang w:val="en-GB"/>
        </w:rPr>
      </w:pPr>
      <w:r>
        <w:rPr>
          <w:sz w:val="20"/>
          <w:lang w:val="en-GB"/>
        </w:rPr>
        <w:lastRenderedPageBreak/>
        <w:t>1P - Communication process/Languages/Vocabularies</w:t>
      </w:r>
    </w:p>
    <w:p w14:paraId="0F274F9C" w14:textId="77777777" w:rsidR="001B54C5" w:rsidRDefault="001B54C5" w:rsidP="001B54C5">
      <w:pPr>
        <w:rPr>
          <w:sz w:val="20"/>
          <w:lang w:val="en-GB"/>
        </w:rPr>
      </w:pPr>
      <w:r>
        <w:rPr>
          <w:sz w:val="20"/>
          <w:lang w:val="en-GB"/>
        </w:rPr>
        <w:t xml:space="preserve">2P - Controlled vocabularies, what are they? </w:t>
      </w:r>
    </w:p>
    <w:p w14:paraId="7225CFD6" w14:textId="77777777" w:rsidR="001B54C5" w:rsidRDefault="001B54C5" w:rsidP="001B54C5">
      <w:pPr>
        <w:rPr>
          <w:sz w:val="20"/>
          <w:lang w:val="en-GB"/>
        </w:rPr>
      </w:pPr>
      <w:r>
        <w:rPr>
          <w:sz w:val="20"/>
          <w:lang w:val="en-GB"/>
        </w:rPr>
        <w:t>3P - What problems CVs address?</w:t>
      </w:r>
    </w:p>
    <w:p w14:paraId="2FA33F7A" w14:textId="77777777" w:rsidR="001B54C5" w:rsidRDefault="001B54C5" w:rsidP="001B54C5">
      <w:pPr>
        <w:pStyle w:val="PargrafodaLista"/>
        <w:numPr>
          <w:ilvl w:val="0"/>
          <w:numId w:val="11"/>
        </w:numPr>
        <w:rPr>
          <w:sz w:val="20"/>
          <w:lang w:val="en-GB"/>
        </w:rPr>
      </w:pPr>
      <w:r>
        <w:rPr>
          <w:sz w:val="20"/>
          <w:lang w:val="en-GB"/>
        </w:rPr>
        <w:t xml:space="preserve">words with similar meaning and different spelling (Synonym), </w:t>
      </w:r>
    </w:p>
    <w:p w14:paraId="24C6F32E" w14:textId="77777777" w:rsidR="001B54C5" w:rsidRDefault="001B54C5" w:rsidP="001B54C5">
      <w:pPr>
        <w:pStyle w:val="PargrafodaLista"/>
        <w:numPr>
          <w:ilvl w:val="0"/>
          <w:numId w:val="11"/>
        </w:numPr>
        <w:rPr>
          <w:sz w:val="20"/>
          <w:lang w:val="en-GB"/>
        </w:rPr>
      </w:pPr>
      <w:r>
        <w:rPr>
          <w:sz w:val="20"/>
          <w:lang w:val="en-GB"/>
        </w:rPr>
        <w:t xml:space="preserve">words with the same spelling and different meaning (Homograph) </w:t>
      </w:r>
    </w:p>
    <w:p w14:paraId="7F6BE69A" w14:textId="77777777" w:rsidR="001B54C5" w:rsidRPr="006519AA" w:rsidRDefault="001B54C5" w:rsidP="001B54C5">
      <w:pPr>
        <w:pStyle w:val="PargrafodaLista"/>
        <w:numPr>
          <w:ilvl w:val="0"/>
          <w:numId w:val="11"/>
        </w:numPr>
        <w:rPr>
          <w:sz w:val="20"/>
          <w:lang w:val="en-GB"/>
        </w:rPr>
      </w:pPr>
      <w:r>
        <w:rPr>
          <w:sz w:val="20"/>
          <w:lang w:val="en-GB"/>
        </w:rPr>
        <w:t>Standardization of the vocabulary of a community, one term represent only one concept</w:t>
      </w:r>
    </w:p>
    <w:p w14:paraId="697A994E" w14:textId="77777777" w:rsidR="001B54C5" w:rsidRDefault="001B54C5" w:rsidP="001B54C5">
      <w:pPr>
        <w:rPr>
          <w:sz w:val="20"/>
          <w:lang w:val="en-GB"/>
        </w:rPr>
      </w:pPr>
      <w:r>
        <w:rPr>
          <w:sz w:val="20"/>
          <w:lang w:val="en-GB"/>
        </w:rPr>
        <w:t>4P - Ontology as a form of CV, what is an ontology?</w:t>
      </w:r>
    </w:p>
    <w:p w14:paraId="1F582CD0" w14:textId="77777777" w:rsidR="001B54C5" w:rsidRDefault="001B54C5" w:rsidP="001B54C5">
      <w:pPr>
        <w:ind w:firstLine="708"/>
        <w:rPr>
          <w:sz w:val="20"/>
          <w:lang w:val="en-GB"/>
        </w:rPr>
      </w:pPr>
      <w:r>
        <w:rPr>
          <w:sz w:val="20"/>
          <w:lang w:val="en-GB"/>
        </w:rPr>
        <w:t xml:space="preserve">Why use an ontology? </w:t>
      </w:r>
    </w:p>
    <w:p w14:paraId="14BBFB7C" w14:textId="77777777" w:rsidR="001B54C5" w:rsidRDefault="001B54C5" w:rsidP="001B54C5">
      <w:pPr>
        <w:rPr>
          <w:sz w:val="20"/>
          <w:lang w:val="en-GB"/>
        </w:rPr>
      </w:pPr>
      <w:r>
        <w:rPr>
          <w:sz w:val="20"/>
          <w:lang w:val="en-GB"/>
        </w:rPr>
        <w:t>5P - Problems of ontologies.</w:t>
      </w:r>
    </w:p>
    <w:p w14:paraId="0AAB884F" w14:textId="77777777" w:rsidR="001B54C5" w:rsidRDefault="001B54C5" w:rsidP="001B54C5">
      <w:pPr>
        <w:rPr>
          <w:sz w:val="20"/>
          <w:lang w:val="en-GB"/>
        </w:rPr>
      </w:pPr>
      <w:r>
        <w:rPr>
          <w:sz w:val="20"/>
          <w:lang w:val="en-GB"/>
        </w:rPr>
        <w:tab/>
        <w:t>Static</w:t>
      </w:r>
    </w:p>
    <w:p w14:paraId="71990461" w14:textId="77777777" w:rsidR="001B54C5" w:rsidRDefault="001B54C5" w:rsidP="001B54C5">
      <w:pPr>
        <w:ind w:firstLine="708"/>
        <w:rPr>
          <w:sz w:val="20"/>
          <w:lang w:val="en-GB"/>
        </w:rPr>
      </w:pPr>
      <w:r>
        <w:rPr>
          <w:sz w:val="20"/>
          <w:lang w:val="en-GB"/>
        </w:rPr>
        <w:t>Require previous agreement on the vocabulary</w:t>
      </w:r>
    </w:p>
    <w:p w14:paraId="1649FA99" w14:textId="77777777" w:rsidR="001B54C5" w:rsidRDefault="001B54C5" w:rsidP="001B54C5">
      <w:pPr>
        <w:ind w:firstLine="708"/>
        <w:rPr>
          <w:sz w:val="20"/>
          <w:lang w:val="en-GB"/>
        </w:rPr>
      </w:pPr>
      <w:r>
        <w:rPr>
          <w:sz w:val="20"/>
          <w:lang w:val="en-GB"/>
        </w:rPr>
        <w:t>Require high maintenance</w:t>
      </w:r>
    </w:p>
    <w:p w14:paraId="2F1F6EB7" w14:textId="77777777" w:rsidR="001B54C5" w:rsidRDefault="001B54C5" w:rsidP="001B54C5">
      <w:pPr>
        <w:rPr>
          <w:sz w:val="20"/>
          <w:lang w:val="en-GB"/>
        </w:rPr>
      </w:pPr>
      <w:r>
        <w:rPr>
          <w:sz w:val="20"/>
          <w:lang w:val="en-GB"/>
        </w:rPr>
        <w:t>6P - (Automatic maintenance) Ontology learning, to help on maintenance of an ontology</w:t>
      </w:r>
    </w:p>
    <w:p w14:paraId="63E71F9F" w14:textId="77777777" w:rsidR="001B54C5" w:rsidRDefault="001B54C5" w:rsidP="001B54C5">
      <w:pPr>
        <w:ind w:firstLine="708"/>
        <w:rPr>
          <w:sz w:val="20"/>
          <w:lang w:val="en-GB"/>
        </w:rPr>
      </w:pPr>
      <w:r>
        <w:rPr>
          <w:sz w:val="20"/>
          <w:lang w:val="en-GB"/>
        </w:rPr>
        <w:t>What processes/techniques exist?</w:t>
      </w:r>
    </w:p>
    <w:p w14:paraId="34B4F8FE" w14:textId="77777777" w:rsidR="001B54C5" w:rsidRDefault="001B54C5" w:rsidP="001B54C5">
      <w:pPr>
        <w:rPr>
          <w:sz w:val="20"/>
          <w:lang w:val="en-GB"/>
        </w:rPr>
      </w:pPr>
      <w:r>
        <w:rPr>
          <w:sz w:val="20"/>
          <w:lang w:val="en-GB"/>
        </w:rPr>
        <w:t xml:space="preserve">7P - </w:t>
      </w:r>
      <w:r w:rsidRPr="00091CA6">
        <w:rPr>
          <w:sz w:val="20"/>
          <w:lang w:val="en-GB"/>
        </w:rPr>
        <w:t>Pattern Extraction and Data Mining Techniques</w:t>
      </w:r>
      <w:r>
        <w:rPr>
          <w:sz w:val="20"/>
          <w:lang w:val="en-GB"/>
        </w:rPr>
        <w:t xml:space="preserve"> to help on ontology learning and knowledge discovery</w:t>
      </w:r>
    </w:p>
    <w:p w14:paraId="1DC10723" w14:textId="77777777" w:rsidR="001B54C5" w:rsidRPr="006519AA" w:rsidRDefault="001B54C5" w:rsidP="001B54C5">
      <w:pPr>
        <w:rPr>
          <w:sz w:val="20"/>
          <w:lang w:val="en-GB"/>
        </w:rPr>
      </w:pPr>
      <w:r>
        <w:rPr>
          <w:sz w:val="20"/>
          <w:lang w:val="en-GB"/>
        </w:rPr>
        <w:t>8P - What will I propose? A</w:t>
      </w:r>
      <w:r w:rsidRPr="00091CA6">
        <w:rPr>
          <w:sz w:val="20"/>
          <w:lang w:val="en-GB"/>
        </w:rPr>
        <w:t xml:space="preserve">pproach </w:t>
      </w:r>
      <w:r>
        <w:rPr>
          <w:sz w:val="20"/>
          <w:lang w:val="en-GB"/>
        </w:rPr>
        <w:t>to discover knowledge in unstructured documents.</w:t>
      </w:r>
    </w:p>
    <w:p w14:paraId="113B7B8C" w14:textId="77777777" w:rsidR="001B54C5" w:rsidRDefault="001B54C5" w:rsidP="002C0581">
      <w:pPr>
        <w:rPr>
          <w:lang w:val="en-GB"/>
        </w:rPr>
      </w:pPr>
    </w:p>
    <w:p w14:paraId="31FF5552" w14:textId="77777777" w:rsidR="002C0581" w:rsidRPr="00091CA6" w:rsidRDefault="002C0581" w:rsidP="002C0581">
      <w:pPr>
        <w:rPr>
          <w:lang w:val="en-GB"/>
        </w:rPr>
      </w:pPr>
      <w:r w:rsidRPr="00091CA6">
        <w:rPr>
          <w:lang w:val="en-GB"/>
        </w:rPr>
        <w:t>Chapter 1 – Introduction</w:t>
      </w:r>
    </w:p>
    <w:p w14:paraId="2B78EBC1" w14:textId="77777777" w:rsidR="00D4267B" w:rsidRPr="00091CA6" w:rsidRDefault="00D4267B">
      <w:pPr>
        <w:rPr>
          <w:lang w:val="en-GB"/>
        </w:rPr>
      </w:pPr>
      <w:r w:rsidRPr="00091CA6">
        <w:rPr>
          <w:highlight w:val="lightGray"/>
          <w:lang w:val="en-GB"/>
        </w:rPr>
        <w:t>(Controlled vocabularies)</w:t>
      </w:r>
      <w:bookmarkStart w:id="0" w:name="_GoBack"/>
      <w:bookmarkEnd w:id="0"/>
    </w:p>
    <w:p w14:paraId="58F91118" w14:textId="77777777" w:rsidR="00834EA7" w:rsidRDefault="000A1723" w:rsidP="00834EA7">
      <w:pPr>
        <w:rPr>
          <w:lang w:val="en-GB"/>
        </w:rPr>
      </w:pPr>
      <w:r w:rsidRPr="00091CA6">
        <w:rPr>
          <w:lang w:val="en-GB"/>
        </w:rPr>
        <w:t xml:space="preserve">In many domains communication is the key to success. However, </w:t>
      </w:r>
      <w:r w:rsidR="00A03A8B">
        <w:rPr>
          <w:lang w:val="en-GB"/>
        </w:rPr>
        <w:t xml:space="preserve">the language used must be </w:t>
      </w:r>
      <w:r w:rsidRPr="00091CA6">
        <w:rPr>
          <w:lang w:val="en-GB"/>
        </w:rPr>
        <w:t>common between all</w:t>
      </w:r>
      <w:r w:rsidR="001B5080">
        <w:rPr>
          <w:lang w:val="en-GB"/>
        </w:rPr>
        <w:t xml:space="preserve"> community 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Vocabulary is a set of terms that represent concepts and the connection between them. </w:t>
      </w:r>
      <w:r w:rsidR="001B54C5">
        <w:rPr>
          <w:lang w:val="en-GB"/>
        </w:rPr>
        <w:t>Nevertheless</w:t>
      </w:r>
      <w:r w:rsidR="00A03A8B">
        <w:rPr>
          <w:lang w:val="en-GB"/>
        </w:rPr>
        <w:t xml:space="preserve">, vocabularies itself present several weaknesses. </w:t>
      </w:r>
      <w:r w:rsidR="00834EA7">
        <w:rPr>
          <w:lang w:val="en-GB"/>
        </w:rPr>
        <w:t xml:space="preserve">One is the ambiguity of its terms. Vocabularies have several words that represent the same concept. Second is the synonym of its terms. Vocabularies have several concepts that are represented by the same word. </w:t>
      </w:r>
    </w:p>
    <w:p w14:paraId="6611B895" w14:textId="77777777" w:rsidR="001B5080" w:rsidRDefault="001B54C5" w:rsidP="001B5080">
      <w:pPr>
        <w:ind w:firstLine="708"/>
        <w:rPr>
          <w:lang w:val="en-GB"/>
        </w:rPr>
      </w:pPr>
      <w:r>
        <w:rPr>
          <w:lang w:val="en-GB"/>
        </w:rPr>
        <w:t>In order to address these weaknesses and ease the communication process, one approach can be used. This approach is the creation of mechanisms</w:t>
      </w:r>
      <w:r w:rsidR="000A1723" w:rsidRPr="00091CA6">
        <w:rPr>
          <w:lang w:val="en-GB"/>
        </w:rPr>
        <w:t xml:space="preserve"> to define meaning and standardize</w:t>
      </w:r>
      <w:r>
        <w:rPr>
          <w:lang w:val="en-GB"/>
        </w:rPr>
        <w:t xml:space="preserve"> the elements of communication, </w:t>
      </w:r>
      <w:r w:rsidR="009F05BE">
        <w:rPr>
          <w:lang w:val="en-GB"/>
        </w:rPr>
        <w:t>designated as</w:t>
      </w:r>
      <w:r>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a standardization for the communication process</w:t>
      </w:r>
      <w:r w:rsidR="00331222" w:rsidRPr="00091CA6">
        <w:rPr>
          <w:lang w:val="en-GB"/>
        </w:rPr>
        <w:t xml:space="preserve">. </w:t>
      </w:r>
      <w:commentRangeStart w:id="1"/>
      <w:r w:rsidR="009F05BE" w:rsidRPr="009F05BE">
        <w:rPr>
          <w:highlight w:val="darkCyan"/>
          <w:lang w:val="en-GB"/>
        </w:rPr>
        <w:t>In academic community the definition is not very clear, ranging from a list of words, to a structure of a vocabulary, to an agreed representation of concepts.</w:t>
      </w:r>
      <w:commentRangeEnd w:id="1"/>
      <w:r w:rsidR="009F05BE">
        <w:rPr>
          <w:rStyle w:val="Refdecomentrio"/>
        </w:rPr>
        <w:commentReference w:id="1"/>
      </w:r>
      <w:r w:rsidR="009F05BE">
        <w:rPr>
          <w:lang w:val="en-GB"/>
        </w:rPr>
        <w:t xml:space="preserve"> </w:t>
      </w:r>
    </w:p>
    <w:p w14:paraId="50E3176D" w14:textId="77777777" w:rsidR="001B5080" w:rsidRDefault="00331222" w:rsidP="001B5080">
      <w:pPr>
        <w:ind w:firstLine="708"/>
        <w:rPr>
          <w:lang w:val="en-GB"/>
        </w:rPr>
      </w:pPr>
      <w:r w:rsidRPr="00091CA6">
        <w:rPr>
          <w:lang w:val="en-GB"/>
        </w:rPr>
        <w:t xml:space="preserve">These mechanisms are used to provide a clear and uniform meaning to the concepts used </w:t>
      </w:r>
      <w:r w:rsidR="001E403D">
        <w:rPr>
          <w:lang w:val="en-GB"/>
        </w:rPr>
        <w:t>by</w:t>
      </w:r>
      <w:r w:rsidRPr="00091CA6">
        <w:rPr>
          <w:lang w:val="en-GB"/>
        </w:rPr>
        <w:t xml:space="preserve"> </w:t>
      </w:r>
      <w:r w:rsidR="001B12B2">
        <w:rPr>
          <w:lang w:val="en-GB"/>
        </w:rPr>
        <w:t xml:space="preserve">a community </w:t>
      </w:r>
      <w:r w:rsidRPr="00091CA6">
        <w:rPr>
          <w:lang w:val="en-GB"/>
        </w:rPr>
        <w:t xml:space="preserve">accessing the knowledge in a specific domain. </w:t>
      </w:r>
      <w:r w:rsidR="001B5080">
        <w:rPr>
          <w:lang w:val="en-GB"/>
        </w:rPr>
        <w:t xml:space="preserve">They </w:t>
      </w:r>
      <w:r w:rsidR="00834EA7">
        <w:rPr>
          <w:lang w:val="en-GB"/>
        </w:rPr>
        <w:t xml:space="preserve">help in the </w:t>
      </w:r>
      <w:r w:rsidR="001B5080">
        <w:rPr>
          <w:lang w:val="en-GB"/>
        </w:rPr>
        <w:t xml:space="preserve">translation of </w:t>
      </w:r>
      <w:r w:rsidR="001B54C5">
        <w:rPr>
          <w:lang w:val="en-GB"/>
        </w:rPr>
        <w:t>concept interpretation by</w:t>
      </w:r>
      <w:r w:rsidR="001B5080">
        <w:rPr>
          <w:lang w:val="en-GB"/>
        </w:rPr>
        <w:t xml:space="preserve"> every community member </w:t>
      </w:r>
      <w:r w:rsidR="001B54C5">
        <w:rPr>
          <w:lang w:val="en-GB"/>
        </w:rPr>
        <w:t>of</w:t>
      </w:r>
      <w:r w:rsidR="001B5080">
        <w:rPr>
          <w:lang w:val="en-GB"/>
        </w:rPr>
        <w:t xml:space="preserve"> the </w:t>
      </w:r>
      <w:r w:rsidR="001B54C5">
        <w:rPr>
          <w:lang w:val="en-GB"/>
        </w:rPr>
        <w:t xml:space="preserve">community </w:t>
      </w:r>
      <w:r w:rsidR="001B5080">
        <w:rPr>
          <w:lang w:val="en-GB"/>
        </w:rPr>
        <w:t xml:space="preserve">language itself. </w:t>
      </w:r>
    </w:p>
    <w:p w14:paraId="33068EA2" w14:textId="77777777" w:rsidR="00D4267B" w:rsidRPr="00091CA6" w:rsidRDefault="00D4267B">
      <w:pPr>
        <w:rPr>
          <w:lang w:val="en-GB"/>
        </w:rPr>
      </w:pPr>
      <w:r w:rsidRPr="00091CA6">
        <w:rPr>
          <w:highlight w:val="lightGray"/>
          <w:lang w:val="en-GB"/>
        </w:rPr>
        <w:t>(Ontologies</w:t>
      </w:r>
      <w:r w:rsidR="002356EB">
        <w:rPr>
          <w:highlight w:val="lightGray"/>
          <w:lang w:val="en-GB"/>
        </w:rPr>
        <w:t xml:space="preserve"> - Motivation</w:t>
      </w:r>
      <w:r w:rsidRPr="00091CA6">
        <w:rPr>
          <w:highlight w:val="lightGray"/>
          <w:lang w:val="en-GB"/>
        </w:rPr>
        <w:t>)</w:t>
      </w:r>
    </w:p>
    <w:p w14:paraId="1D9AB51F" w14:textId="77777777" w:rsidR="002356EB" w:rsidRDefault="00252E61">
      <w:pPr>
        <w:rPr>
          <w:lang w:val="en-GB"/>
        </w:rPr>
      </w:pPr>
      <w:r w:rsidRPr="00091CA6">
        <w:rPr>
          <w:lang w:val="en-GB"/>
        </w:rPr>
        <w:t xml:space="preserve">Ontologies are a type of CV that address </w:t>
      </w:r>
      <w:r w:rsidR="00425D70">
        <w:rPr>
          <w:lang w:val="en-GB"/>
        </w:rPr>
        <w:t xml:space="preserve">the </w:t>
      </w:r>
      <w:r w:rsidRPr="00091CA6">
        <w:rPr>
          <w:lang w:val="en-GB"/>
        </w:rPr>
        <w:t xml:space="preserve">problems of </w:t>
      </w:r>
      <w:r w:rsidR="002356EB">
        <w:rPr>
          <w:lang w:val="en-GB"/>
        </w:rPr>
        <w:t xml:space="preserve">consistently represent </w:t>
      </w:r>
      <w:r w:rsidRPr="00091CA6">
        <w:rPr>
          <w:lang w:val="en-GB"/>
        </w:rPr>
        <w:t>and standardiz</w:t>
      </w:r>
      <w:r w:rsidR="002356EB">
        <w:rPr>
          <w:lang w:val="en-GB"/>
        </w:rPr>
        <w:t>e</w:t>
      </w:r>
      <w:r w:rsidRPr="00091CA6">
        <w:rPr>
          <w:lang w:val="en-GB"/>
        </w:rPr>
        <w:t xml:space="preserve"> knowledge. </w:t>
      </w:r>
      <w:r w:rsidR="008E1520" w:rsidRPr="00091CA6">
        <w:rPr>
          <w:lang w:val="en-GB"/>
        </w:rPr>
        <w:t>Specifically, Gruber provides a definition for ontology as “</w:t>
      </w:r>
      <w:r w:rsidR="008E1520" w:rsidRPr="00091CA6">
        <w:rPr>
          <w:i/>
          <w:lang w:val="en-GB"/>
        </w:rPr>
        <w:t xml:space="preserve">(...) a specification of a </w:t>
      </w:r>
      <w:r w:rsidR="008E1520" w:rsidRPr="00091CA6">
        <w:rPr>
          <w:i/>
          <w:lang w:val="en-GB"/>
        </w:rPr>
        <w:lastRenderedPageBreak/>
        <w:t>conceptualization.</w:t>
      </w:r>
      <w:r w:rsidR="008E1520">
        <w:rPr>
          <w:i/>
          <w:lang w:val="en-GB"/>
        </w:rPr>
        <w:t xml:space="preserve"> </w:t>
      </w:r>
      <w:r w:rsidR="008E1520" w:rsidRPr="008E1520">
        <w:rPr>
          <w:i/>
          <w:highlight w:val="yellow"/>
          <w:lang w:val="en-GB"/>
        </w:rPr>
        <w:t>(misses something ye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 xml:space="preserve">ontology represents a formal agreement in some domain for the representation of </w:t>
      </w:r>
      <w:r w:rsidR="008E1520">
        <w:rPr>
          <w:lang w:val="en-GB"/>
        </w:rPr>
        <w:t>concepts</w:t>
      </w:r>
      <w:r w:rsidR="008E1520" w:rsidRPr="00091CA6">
        <w:rPr>
          <w:lang w:val="en-GB"/>
        </w:rPr>
        <w:t xml:space="preserve"> with similar meaning.</w:t>
      </w:r>
      <w:r w:rsidR="008E1520">
        <w:rPr>
          <w:lang w:val="en-GB"/>
        </w:rPr>
        <w:t xml:space="preserve"> </w:t>
      </w:r>
    </w:p>
    <w:p w14:paraId="532318B0" w14:textId="77777777" w:rsidR="00323254" w:rsidRDefault="00B47F12" w:rsidP="002356EB">
      <w:pPr>
        <w:ind w:firstLine="708"/>
        <w:rPr>
          <w:lang w:val="en-GB"/>
        </w:rPr>
      </w:pPr>
      <w:r>
        <w:rPr>
          <w:lang w:val="en-GB"/>
        </w:rPr>
        <w:t xml:space="preserve">Ontologies provide meaning through relations </w:t>
      </w:r>
      <w:r w:rsidR="00800D4D">
        <w:rPr>
          <w:lang w:val="en-GB"/>
        </w:rPr>
        <w:t>between</w:t>
      </w:r>
      <w:r>
        <w:rPr>
          <w:lang w:val="en-GB"/>
        </w:rPr>
        <w:t xml:space="preserve"> the concepts. These relations </w:t>
      </w:r>
      <w:r w:rsidR="00665029">
        <w:rPr>
          <w:lang w:val="en-GB"/>
        </w:rPr>
        <w:t xml:space="preserve">provide means to quantify the </w:t>
      </w:r>
      <w:r>
        <w:rPr>
          <w:lang w:val="en-GB"/>
        </w:rPr>
        <w:t>strength</w:t>
      </w:r>
      <w:r w:rsidR="00800D4D">
        <w:rPr>
          <w:lang w:val="en-GB"/>
        </w:rPr>
        <w:t xml:space="preserve"> of the relation</w:t>
      </w:r>
      <w:r w:rsidR="00665029">
        <w:rPr>
          <w:lang w:val="en-GB"/>
        </w:rPr>
        <w:t>.</w:t>
      </w:r>
      <w:r w:rsidR="006F753E">
        <w:rPr>
          <w:lang w:val="en-GB"/>
        </w:rPr>
        <w:t xml:space="preserve"> </w:t>
      </w:r>
      <w:r w:rsidR="00665029">
        <w:rPr>
          <w:lang w:val="en-GB"/>
        </w:rPr>
        <w:t>A</w:t>
      </w:r>
      <w:r w:rsidR="008E1520">
        <w:rPr>
          <w:lang w:val="en-GB"/>
        </w:rPr>
        <w:t xml:space="preserve">lthough ontologies provide a structure on concept representation, they are static. </w:t>
      </w:r>
      <w:r w:rsidR="006F753E">
        <w:rPr>
          <w:lang w:val="en-GB"/>
        </w:rPr>
        <w:t>The improvement or update of the meaning in an ontology</w:t>
      </w:r>
      <w:r w:rsidR="008E1520">
        <w:rPr>
          <w:lang w:val="en-GB"/>
        </w:rPr>
        <w:t xml:space="preserve"> </w:t>
      </w:r>
    </w:p>
    <w:p w14:paraId="0476FB26" w14:textId="77777777" w:rsidR="00252E61" w:rsidRPr="00091CA6" w:rsidRDefault="008E1520">
      <w:pPr>
        <w:rPr>
          <w:lang w:val="en-GB"/>
        </w:rPr>
      </w:pPr>
      <w:r>
        <w:rPr>
          <w:lang w:val="en-GB"/>
        </w:rPr>
        <w:t xml:space="preserve"> </w:t>
      </w:r>
    </w:p>
    <w:p w14:paraId="638D80CC" w14:textId="77777777" w:rsidR="00D4267B" w:rsidRPr="00091CA6" w:rsidRDefault="002356EB">
      <w:pPr>
        <w:rPr>
          <w:lang w:val="en-GB"/>
        </w:rPr>
      </w:pPr>
      <w:r w:rsidRPr="00091CA6">
        <w:rPr>
          <w:highlight w:val="lightGray"/>
          <w:lang w:val="en-GB"/>
        </w:rPr>
        <w:t xml:space="preserve"> </w:t>
      </w:r>
      <w:r w:rsidR="00D4267B" w:rsidRPr="00091CA6">
        <w:rPr>
          <w:highlight w:val="lightGray"/>
          <w:lang w:val="en-GB"/>
        </w:rPr>
        <w:t>(Pattern extraction &amp; Data Mining</w:t>
      </w:r>
      <w:r>
        <w:rPr>
          <w:highlight w:val="lightGray"/>
          <w:lang w:val="en-GB"/>
        </w:rPr>
        <w:t xml:space="preserve"> - Motivation</w:t>
      </w:r>
      <w:r w:rsidR="00D4267B" w:rsidRPr="00091CA6">
        <w:rPr>
          <w:highlight w:val="lightGray"/>
          <w:lang w:val="en-GB"/>
        </w:rPr>
        <w:t>)</w:t>
      </w:r>
    </w:p>
    <w:p w14:paraId="46930174" w14:textId="77777777" w:rsidR="007B342E" w:rsidRPr="00091CA6" w:rsidRDefault="000B0E32">
      <w:pPr>
        <w:rPr>
          <w:lang w:val="en-GB"/>
        </w:rPr>
      </w:pPr>
      <w:r w:rsidRPr="00091CA6">
        <w:rPr>
          <w:lang w:val="en-GB"/>
        </w:rPr>
        <w:t xml:space="preserve">A Pattern can be seen as a recognizable repetition in </w:t>
      </w:r>
      <w:r w:rsidR="00D4267B" w:rsidRPr="00091CA6">
        <w:rPr>
          <w:lang w:val="en-GB"/>
        </w:rPr>
        <w:t>information</w:t>
      </w:r>
      <w:r w:rsidRPr="00091CA6">
        <w:rPr>
          <w:lang w:val="en-GB"/>
        </w:rPr>
        <w:t>. For a system to be able to recognize and further extract these patterns, several processes can be used. Data Mining is one of them, and is a process to analyse and discover patterns and knowledge</w:t>
      </w:r>
      <w:r w:rsidR="005940FD">
        <w:rPr>
          <w:lang w:val="en-GB"/>
        </w:rPr>
        <w:t xml:space="preserve"> in data</w:t>
      </w:r>
      <w:r w:rsidRPr="00091CA6">
        <w:rPr>
          <w:lang w:val="en-GB"/>
        </w:rPr>
        <w:t xml:space="preserve">. </w:t>
      </w:r>
    </w:p>
    <w:p w14:paraId="10AB95D6" w14:textId="77777777" w:rsidR="00D4267B" w:rsidRPr="00091CA6" w:rsidRDefault="00D4267B">
      <w:pPr>
        <w:rPr>
          <w:lang w:val="en-GB"/>
        </w:rPr>
      </w:pPr>
      <w:r w:rsidRPr="00091CA6">
        <w:rPr>
          <w:highlight w:val="lightGray"/>
          <w:lang w:val="en-GB"/>
        </w:rPr>
        <w:t>(This document approach</w:t>
      </w:r>
      <w:r w:rsidR="002356EB">
        <w:rPr>
          <w:highlight w:val="lightGray"/>
          <w:lang w:val="en-GB"/>
        </w:rPr>
        <w:t xml:space="preserve"> - Goal</w:t>
      </w:r>
      <w:r w:rsidRPr="00091CA6">
        <w:rPr>
          <w:highlight w:val="lightGray"/>
          <w:lang w:val="en-GB"/>
        </w:rPr>
        <w:t>)</w:t>
      </w:r>
    </w:p>
    <w:p w14:paraId="219FEC4A" w14:textId="77777777" w:rsidR="000B0E32" w:rsidRPr="00091CA6" w:rsidRDefault="000B0E32">
      <w:pPr>
        <w:rPr>
          <w:lang w:val="en-GB"/>
        </w:rPr>
      </w:pPr>
      <w:r w:rsidRPr="00091CA6">
        <w:rPr>
          <w:lang w:val="en-GB"/>
        </w:rPr>
        <w:t>The main objective of th</w:t>
      </w:r>
      <w:r w:rsidR="002C0581" w:rsidRPr="00091CA6">
        <w:rPr>
          <w:lang w:val="en-GB"/>
        </w:rPr>
        <w:t>e work presented in this</w:t>
      </w:r>
      <w:r w:rsidRPr="00091CA6">
        <w:rPr>
          <w:lang w:val="en-GB"/>
        </w:rPr>
        <w:t xml:space="preserve"> document is to discover and extract patterns in the form of knowledge</w:t>
      </w:r>
      <w:r w:rsidR="00D4267B" w:rsidRPr="00091CA6">
        <w:rPr>
          <w:lang w:val="en-GB"/>
        </w:rPr>
        <w:t xml:space="preserve"> from a set of documents with unstructured information</w:t>
      </w:r>
      <w:r w:rsidRPr="00091CA6">
        <w:rPr>
          <w:lang w:val="en-GB"/>
        </w:rPr>
        <w:t xml:space="preserve">. This is going to be made </w:t>
      </w:r>
      <w:r w:rsidR="00D4267B" w:rsidRPr="00091CA6">
        <w:rPr>
          <w:lang w:val="en-GB"/>
        </w:rPr>
        <w:t>with the use of data mining techniques. This document will also propose an approach to help maintain and update</w:t>
      </w:r>
      <w:r w:rsidR="005940FD">
        <w:rPr>
          <w:lang w:val="en-GB"/>
        </w:rPr>
        <w:t xml:space="preserve"> controlled vocabularies</w:t>
      </w:r>
      <w:r w:rsidR="00D4267B" w:rsidRPr="00091CA6">
        <w:rPr>
          <w:lang w:val="en-GB"/>
        </w:rPr>
        <w:t xml:space="preserve">, namely ontologies. </w:t>
      </w:r>
    </w:p>
    <w:p w14:paraId="0F38998B" w14:textId="77777777" w:rsidR="00530A72" w:rsidRPr="00091CA6" w:rsidRDefault="00530A72" w:rsidP="00530A72">
      <w:pPr>
        <w:rPr>
          <w:sz w:val="20"/>
          <w:lang w:val="en-GB"/>
        </w:rPr>
      </w:pPr>
      <w:r w:rsidRPr="00091CA6">
        <w:rPr>
          <w:sz w:val="20"/>
          <w:lang w:val="en-GB"/>
        </w:rPr>
        <w:t xml:space="preserve">Section 1.1 – Challenges </w:t>
      </w:r>
    </w:p>
    <w:p w14:paraId="096727FD" w14:textId="77777777" w:rsidR="00D4267B" w:rsidRPr="00091CA6" w:rsidRDefault="00D4267B">
      <w:pPr>
        <w:rPr>
          <w:lang w:val="en-GB"/>
        </w:rPr>
      </w:pPr>
    </w:p>
    <w:sectPr w:rsidR="00D4267B" w:rsidRPr="00091CA6" w:rsidSect="006568D3">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 Paiva" w:date="2014-10-31T08:00:00Z" w:initials="LP">
    <w:p w14:paraId="2563EF4F" w14:textId="77777777" w:rsidR="009F05BE" w:rsidRDefault="009F05BE">
      <w:pPr>
        <w:pStyle w:val="Textodecomentrio"/>
      </w:pPr>
      <w:r>
        <w:rPr>
          <w:rStyle w:val="Refdecomentrio"/>
        </w:rPr>
        <w:annotationRef/>
      </w:r>
      <w:r>
        <w:t xml:space="preserve">Rever esta frase. Se vale a pena falar já da não harmonização da definição dos </w:t>
      </w:r>
      <w:proofErr w:type="spellStart"/>
      <w:r>
        <w:t>CVs</w:t>
      </w:r>
      <w:proofErr w:type="spell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63EF4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 Paiva">
    <w15:presenceInfo w15:providerId="Windows Live" w15:userId="29caf69a38c81b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5225A"/>
    <w:rsid w:val="00076A46"/>
    <w:rsid w:val="00080BD2"/>
    <w:rsid w:val="00091CA6"/>
    <w:rsid w:val="00097EAE"/>
    <w:rsid w:val="000A1723"/>
    <w:rsid w:val="000A711D"/>
    <w:rsid w:val="000B0E32"/>
    <w:rsid w:val="000B458D"/>
    <w:rsid w:val="000E560F"/>
    <w:rsid w:val="00117C9B"/>
    <w:rsid w:val="001356EF"/>
    <w:rsid w:val="00180E88"/>
    <w:rsid w:val="00191D34"/>
    <w:rsid w:val="001B12B2"/>
    <w:rsid w:val="001B5080"/>
    <w:rsid w:val="001B54C5"/>
    <w:rsid w:val="001C2F41"/>
    <w:rsid w:val="001D61C4"/>
    <w:rsid w:val="001E403D"/>
    <w:rsid w:val="00217AEE"/>
    <w:rsid w:val="002356EB"/>
    <w:rsid w:val="00240F3D"/>
    <w:rsid w:val="00252909"/>
    <w:rsid w:val="00252E61"/>
    <w:rsid w:val="00262D93"/>
    <w:rsid w:val="002C0581"/>
    <w:rsid w:val="00323254"/>
    <w:rsid w:val="00331222"/>
    <w:rsid w:val="00333787"/>
    <w:rsid w:val="0034229D"/>
    <w:rsid w:val="00387EFC"/>
    <w:rsid w:val="003A54E4"/>
    <w:rsid w:val="003B3F8E"/>
    <w:rsid w:val="003F0887"/>
    <w:rsid w:val="00404D40"/>
    <w:rsid w:val="00425D70"/>
    <w:rsid w:val="00470589"/>
    <w:rsid w:val="00484C8E"/>
    <w:rsid w:val="004D179D"/>
    <w:rsid w:val="004E0E23"/>
    <w:rsid w:val="004E70AA"/>
    <w:rsid w:val="00530A72"/>
    <w:rsid w:val="00542D7B"/>
    <w:rsid w:val="00565A39"/>
    <w:rsid w:val="00575B43"/>
    <w:rsid w:val="005940FD"/>
    <w:rsid w:val="006519AA"/>
    <w:rsid w:val="006568D3"/>
    <w:rsid w:val="00665029"/>
    <w:rsid w:val="00684F66"/>
    <w:rsid w:val="006A2163"/>
    <w:rsid w:val="006C7769"/>
    <w:rsid w:val="006F3C33"/>
    <w:rsid w:val="006F753E"/>
    <w:rsid w:val="00725D4A"/>
    <w:rsid w:val="007B342E"/>
    <w:rsid w:val="00800D4D"/>
    <w:rsid w:val="0081252C"/>
    <w:rsid w:val="00834EA7"/>
    <w:rsid w:val="00843719"/>
    <w:rsid w:val="008E1520"/>
    <w:rsid w:val="008E2006"/>
    <w:rsid w:val="00970F2A"/>
    <w:rsid w:val="00981EA0"/>
    <w:rsid w:val="009B6C6D"/>
    <w:rsid w:val="009F05BE"/>
    <w:rsid w:val="00A03A8B"/>
    <w:rsid w:val="00AC4022"/>
    <w:rsid w:val="00AF20F7"/>
    <w:rsid w:val="00B25DAD"/>
    <w:rsid w:val="00B47F12"/>
    <w:rsid w:val="00BB2888"/>
    <w:rsid w:val="00C1294D"/>
    <w:rsid w:val="00C20617"/>
    <w:rsid w:val="00C32E3E"/>
    <w:rsid w:val="00C4024C"/>
    <w:rsid w:val="00C77726"/>
    <w:rsid w:val="00C9769B"/>
    <w:rsid w:val="00D4267B"/>
    <w:rsid w:val="00DC1C91"/>
    <w:rsid w:val="00DC57C0"/>
    <w:rsid w:val="00E128F1"/>
    <w:rsid w:val="00E7395C"/>
    <w:rsid w:val="00E96FCF"/>
    <w:rsid w:val="00F11044"/>
    <w:rsid w:val="00FD7B9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15:docId w15:val="{48014442-1CFD-4AF0-A6C6-A337E8A29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A39"/>
    <w:rPr>
      <w:rFonts w:ascii="Times New Roman" w:hAnsi="Times New Roman"/>
    </w:rPr>
  </w:style>
  <w:style w:type="paragraph" w:styleId="Cabealho1">
    <w:name w:val="heading 1"/>
    <w:basedOn w:val="Normal"/>
    <w:next w:val="Normal"/>
    <w:link w:val="Cabealho1Car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65A39"/>
    <w:rPr>
      <w:rFonts w:ascii="Times New Roman" w:eastAsiaTheme="majorEastAsia" w:hAnsi="Times New Roman" w:cstheme="majorBidi"/>
      <w:b/>
      <w:bCs/>
      <w:sz w:val="28"/>
      <w:szCs w:val="28"/>
    </w:rPr>
  </w:style>
  <w:style w:type="character" w:customStyle="1" w:styleId="Cabealho2Carter">
    <w:name w:val="Cabeçalho 2 Caráter"/>
    <w:basedOn w:val="Tipodeletrapredefinidodopargrafo"/>
    <w:link w:val="Cabealho2"/>
    <w:uiPriority w:val="9"/>
    <w:rsid w:val="00565A39"/>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AF7E17-6BE7-43EC-9573-B89851A3B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6</TotalTime>
  <Pages>5</Pages>
  <Words>1652</Words>
  <Characters>8927</Characters>
  <Application>Microsoft Office Word</Application>
  <DocSecurity>0</DocSecurity>
  <Lines>74</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5</cp:revision>
  <dcterms:created xsi:type="dcterms:W3CDTF">2014-10-15T10:43:00Z</dcterms:created>
  <dcterms:modified xsi:type="dcterms:W3CDTF">2014-10-31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ZvNWBp7"/&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